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14FC36" w14:textId="1F3160DC" w:rsidR="00D21D61" w:rsidRDefault="00D21D61" w:rsidP="00F4105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ED49FC">
        <w:rPr>
          <w:rFonts w:ascii="Times New Roman" w:hAnsi="Times New Roman" w:cs="Times New Roman"/>
          <w:b/>
          <w:bCs/>
          <w:sz w:val="24"/>
          <w:szCs w:val="24"/>
        </w:rPr>
        <w:t>Supplementa</w:t>
      </w:r>
      <w:r w:rsidR="00BC5B0A" w:rsidRPr="00ED49FC">
        <w:rPr>
          <w:rFonts w:ascii="Times New Roman" w:hAnsi="Times New Roman" w:cs="Times New Roman"/>
          <w:b/>
          <w:bCs/>
          <w:sz w:val="24"/>
          <w:szCs w:val="24"/>
        </w:rPr>
        <w:t>ry</w:t>
      </w:r>
      <w:r w:rsidRPr="00ED49F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516B4" w:rsidRPr="00ED49FC">
        <w:rPr>
          <w:rFonts w:ascii="Times New Roman" w:hAnsi="Times New Roman" w:cs="Times New Roman"/>
          <w:b/>
          <w:bCs/>
          <w:sz w:val="24"/>
          <w:szCs w:val="24"/>
        </w:rPr>
        <w:t>I</w:t>
      </w:r>
      <w:r w:rsidRPr="00ED49FC">
        <w:rPr>
          <w:rFonts w:ascii="Times New Roman" w:hAnsi="Times New Roman" w:cs="Times New Roman"/>
          <w:b/>
          <w:bCs/>
          <w:sz w:val="24"/>
          <w:szCs w:val="24"/>
        </w:rPr>
        <w:t>nformation</w:t>
      </w:r>
    </w:p>
    <w:p w14:paraId="445D8CD2" w14:textId="53F03745" w:rsidR="00EE49E4" w:rsidRDefault="00EE49E4" w:rsidP="00F4105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CA49872" w14:textId="77777777" w:rsidR="00EE49E4" w:rsidRPr="00D019A5" w:rsidRDefault="00EE49E4" w:rsidP="00EE49E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D019A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The survey previously used with Italian neurologists </w:t>
      </w:r>
      <w:r w:rsidRPr="00D019A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begin">
          <w:fldData xml:space="preserve">PEVuZE5vdGU+PENpdGU+PEF1dGhvcj5UaW5henppPC9BdXRob3I+PFllYXI+MjAyMjwvWWVhcj48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</w:fldData>
        </w:fldChar>
      </w:r>
      <w:r w:rsidRPr="00D019A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instrText xml:space="preserve"> ADDIN EN.CITE </w:instrText>
      </w:r>
      <w:r w:rsidRPr="00D019A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begin">
          <w:fldData xml:space="preserve">PEVuZE5vdGU+PENpdGU+PEF1dGhvcj5UaW5henppPC9BdXRob3I+PFllYXI+MjAyMjwvWWVhcj48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</w:fldData>
        </w:fldChar>
      </w:r>
      <w:r w:rsidRPr="00D019A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instrText xml:space="preserve"> ADDIN EN.CITE.DATA </w:instrText>
      </w:r>
      <w:r w:rsidRPr="00D019A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r>
      <w:r w:rsidRPr="00D019A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end"/>
      </w:r>
      <w:r w:rsidRPr="00D019A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</w:r>
      <w:r w:rsidRPr="00D019A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separate"/>
      </w:r>
      <w:r w:rsidRPr="00D019A5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GB"/>
        </w:rPr>
        <w:t>[23]</w:t>
      </w:r>
      <w:r w:rsidRPr="00D019A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fldChar w:fldCharType="end"/>
      </w:r>
      <w:r w:rsidRPr="00D019A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 was translated from Italian into Czech by two professional Italian – Czech translators </w:t>
      </w:r>
      <w:r w:rsidRPr="00D019A5">
        <w:rPr>
          <w:rStyle w:val="Zdraznn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GB"/>
        </w:rPr>
        <w:t>with excellent knowledge of both</w:t>
      </w:r>
      <w:r w:rsidRPr="00D019A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GB"/>
        </w:rPr>
        <w:t xml:space="preserve"> languages. Translations were then compared and adapted </w:t>
      </w:r>
      <w:r w:rsidRPr="00D019A5">
        <w:rPr>
          <w:rFonts w:ascii="Times New Roman" w:hAnsi="Times New Roman" w:cs="Times New Roman"/>
          <w:color w:val="000000" w:themeColor="text1"/>
          <w:sz w:val="24"/>
          <w:szCs w:val="24"/>
          <w:lang w:val="en-GB"/>
        </w:rPr>
        <w:t xml:space="preserve">by TS and ER for CZ-SK neurologists. This version was back translated to Italian and compared with the original by the authors of the </w:t>
      </w:r>
      <w:r w:rsidRPr="00D019A5">
        <w:rPr>
          <w:rFonts w:ascii="Times New Roman" w:hAnsi="Times New Roman" w:cs="Times New Roman"/>
          <w:sz w:val="24"/>
          <w:szCs w:val="24"/>
          <w:lang w:val="en-GB"/>
        </w:rPr>
        <w:t xml:space="preserve">original Italian version. Minor discrepancies from the original were corrected. </w:t>
      </w:r>
    </w:p>
    <w:p w14:paraId="418529E2" w14:textId="77777777" w:rsidR="00EE49E4" w:rsidRPr="00ED49FC" w:rsidRDefault="00EE49E4" w:rsidP="00F4105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5BDB0EC" w14:textId="731FDDCF" w:rsidR="00F41053" w:rsidRPr="00617CA9" w:rsidRDefault="00F32A77" w:rsidP="00F41053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D49FC">
        <w:rPr>
          <w:rFonts w:ascii="Times New Roman" w:hAnsi="Times New Roman" w:cs="Times New Roman"/>
          <w:b/>
          <w:sz w:val="24"/>
          <w:szCs w:val="24"/>
        </w:rPr>
        <w:t xml:space="preserve">Survey </w:t>
      </w:r>
      <w:r w:rsidR="00F516B4" w:rsidRPr="00ED49FC">
        <w:rPr>
          <w:rFonts w:ascii="Times New Roman" w:hAnsi="Times New Roman" w:cs="Times New Roman"/>
          <w:b/>
          <w:sz w:val="24"/>
          <w:szCs w:val="24"/>
        </w:rPr>
        <w:t>Q</w:t>
      </w:r>
      <w:r w:rsidRPr="00ED49FC">
        <w:rPr>
          <w:rFonts w:ascii="Times New Roman" w:hAnsi="Times New Roman" w:cs="Times New Roman"/>
          <w:b/>
          <w:sz w:val="24"/>
          <w:szCs w:val="24"/>
        </w:rPr>
        <w:t>uestions</w:t>
      </w:r>
    </w:p>
    <w:p w14:paraId="34028E1B" w14:textId="77777777" w:rsidR="009C76D0" w:rsidRDefault="009C76D0" w:rsidP="00F41053">
      <w:pPr>
        <w:spacing w:after="0"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03F1262F" w14:textId="668FC196" w:rsidR="00FF7574" w:rsidRPr="00ED49FC" w:rsidRDefault="00FF7574" w:rsidP="00F41053">
      <w:pPr>
        <w:spacing w:after="0"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1. Age</w:t>
      </w:r>
      <w:r w:rsidR="00C450DF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_______</w:t>
      </w:r>
    </w:p>
    <w:p w14:paraId="6EC03909" w14:textId="77777777" w:rsidR="00C450DF" w:rsidRPr="00ED49FC" w:rsidRDefault="00C450DF" w:rsidP="00F41053">
      <w:pPr>
        <w:spacing w:after="0"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46D3D01B" w14:textId="5B6347CF" w:rsidR="00FF7574" w:rsidRPr="00ED49FC" w:rsidRDefault="00FF7574" w:rsidP="00F41053">
      <w:pPr>
        <w:spacing w:after="0"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2. </w:t>
      </w:r>
      <w:r w:rsidR="00F516B4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ex</w:t>
      </w:r>
    </w:p>
    <w:p w14:paraId="397585D0" w14:textId="0A628E23" w:rsidR="00F41053" w:rsidRPr="00ED49FC" w:rsidRDefault="00F41053" w:rsidP="00F41053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Male</w:t>
      </w:r>
    </w:p>
    <w:p w14:paraId="2D277DD6" w14:textId="2A1F5DC2" w:rsidR="00FF7574" w:rsidRPr="00ED49FC" w:rsidRDefault="00F41053" w:rsidP="00C450D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Female </w:t>
      </w:r>
    </w:p>
    <w:p w14:paraId="4BD08233" w14:textId="77777777" w:rsidR="00C450DF" w:rsidRPr="00ED49FC" w:rsidRDefault="00C450DF" w:rsidP="00F41053">
      <w:pPr>
        <w:spacing w:after="0"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4032B6BF" w14:textId="762E2E0B" w:rsidR="00FF7574" w:rsidRPr="00ED49FC" w:rsidRDefault="00FF7574" w:rsidP="00F41053">
      <w:pPr>
        <w:spacing w:after="0"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3. Year of practice (post-specialization)</w:t>
      </w:r>
      <w:r w:rsidR="00C450DF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_______</w:t>
      </w:r>
    </w:p>
    <w:p w14:paraId="0F2EDF02" w14:textId="77777777" w:rsidR="00F41053" w:rsidRPr="00ED49FC" w:rsidRDefault="00F41053" w:rsidP="00F41053">
      <w:pPr>
        <w:spacing w:after="0"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42B8C457" w14:textId="01E09A09" w:rsidR="00FF7574" w:rsidRPr="00ED49FC" w:rsidRDefault="00FF7574" w:rsidP="00F41053">
      <w:pPr>
        <w:spacing w:after="0"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4. </w:t>
      </w:r>
      <w:r w:rsidR="00F516B4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Place </w:t>
      </w:r>
      <w:r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of residence</w:t>
      </w:r>
      <w:r w:rsidR="00C450DF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_______</w:t>
      </w:r>
    </w:p>
    <w:p w14:paraId="127BC96A" w14:textId="77777777" w:rsidR="00FF7574" w:rsidRPr="00ED49FC" w:rsidRDefault="00FF7574" w:rsidP="00F41053">
      <w:pPr>
        <w:spacing w:after="0"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3803A8A8" w14:textId="6F58EBB9" w:rsidR="00FF7574" w:rsidRPr="00ED49FC" w:rsidRDefault="00FF7574" w:rsidP="00F41053">
      <w:pPr>
        <w:spacing w:after="0"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5. Practice setting</w:t>
      </w:r>
    </w:p>
    <w:p w14:paraId="250318F7" w14:textId="04F37EAA" w:rsidR="00F41053" w:rsidRPr="00ED49FC" w:rsidRDefault="00F41053" w:rsidP="00F41053">
      <w:pPr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Pr="00ED49FC">
        <w:rPr>
          <w:rStyle w:val="normaltextrun"/>
          <w:rFonts w:ascii="Times New Roman" w:hAnsi="Times New Roman" w:cs="Times New Roman"/>
          <w:sz w:val="24"/>
          <w:szCs w:val="24"/>
        </w:rPr>
        <w:t>Movement disorders</w:t>
      </w:r>
    </w:p>
    <w:p w14:paraId="4D13E8AD" w14:textId="6B730D84" w:rsidR="00F41053" w:rsidRPr="00ED49FC" w:rsidRDefault="00F41053" w:rsidP="00F41053">
      <w:pPr>
        <w:pStyle w:val="paragraph"/>
        <w:spacing w:before="0" w:beforeAutospacing="0" w:after="0" w:afterAutospacing="0" w:line="360" w:lineRule="auto"/>
        <w:textAlignment w:val="baseline"/>
        <w:rPr>
          <w:lang w:val="en-US"/>
        </w:rPr>
      </w:pPr>
      <w:r w:rsidRPr="00ED49FC">
        <w:rPr>
          <w:rFonts w:ascii="Segoe UI Symbol" w:hAnsi="Segoe UI Symbol" w:cs="Segoe UI Symbol"/>
          <w:lang w:val="en-US"/>
        </w:rPr>
        <w:t>☐</w:t>
      </w:r>
      <w:r w:rsidRPr="00ED49FC">
        <w:rPr>
          <w:lang w:val="en-US"/>
        </w:rPr>
        <w:t xml:space="preserve"> </w:t>
      </w:r>
      <w:r w:rsidRPr="00ED49FC">
        <w:rPr>
          <w:rStyle w:val="normaltextrun"/>
          <w:lang w:val="en-US"/>
        </w:rPr>
        <w:t>Cerebrovascular disease</w:t>
      </w:r>
      <w:r w:rsidRPr="00ED49FC">
        <w:rPr>
          <w:rStyle w:val="eop"/>
          <w:lang w:val="en-US"/>
        </w:rPr>
        <w:t> </w:t>
      </w:r>
    </w:p>
    <w:p w14:paraId="20B8904B" w14:textId="27CA6D30" w:rsidR="00F41053" w:rsidRPr="00ED49FC" w:rsidRDefault="00F41053" w:rsidP="00F41053">
      <w:pPr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Style w:val="normaltextrun"/>
          <w:rFonts w:ascii="Times New Roman" w:hAnsi="Times New Roman" w:cs="Times New Roman"/>
          <w:sz w:val="24"/>
          <w:szCs w:val="24"/>
        </w:rPr>
        <w:t xml:space="preserve"> Epilepsy</w:t>
      </w:r>
    </w:p>
    <w:p w14:paraId="0CE4AA5A" w14:textId="77777777" w:rsidR="00F41053" w:rsidRPr="00ED49FC" w:rsidRDefault="00F41053" w:rsidP="00F41053">
      <w:pPr>
        <w:pStyle w:val="paragraph"/>
        <w:spacing w:before="0" w:beforeAutospacing="0" w:after="0" w:afterAutospacing="0" w:line="360" w:lineRule="auto"/>
        <w:textAlignment w:val="baseline"/>
        <w:rPr>
          <w:lang w:val="en-US"/>
        </w:rPr>
      </w:pPr>
      <w:r w:rsidRPr="00ED49FC">
        <w:rPr>
          <w:rFonts w:ascii="Segoe UI Symbol" w:hAnsi="Segoe UI Symbol" w:cs="Segoe UI Symbol"/>
          <w:lang w:val="en-US"/>
        </w:rPr>
        <w:t>☐</w:t>
      </w:r>
      <w:r w:rsidRPr="00ED49FC">
        <w:rPr>
          <w:lang w:val="en-US"/>
        </w:rPr>
        <w:t xml:space="preserve"> </w:t>
      </w:r>
      <w:r w:rsidRPr="00ED49FC">
        <w:rPr>
          <w:rStyle w:val="normaltextrun"/>
          <w:lang w:val="en-US"/>
        </w:rPr>
        <w:t>Other (specify)</w:t>
      </w:r>
      <w:r w:rsidRPr="00ED49FC">
        <w:rPr>
          <w:rStyle w:val="eop"/>
          <w:lang w:val="en-US"/>
        </w:rPr>
        <w:t> </w:t>
      </w:r>
    </w:p>
    <w:p w14:paraId="1871C6B0" w14:textId="2B6FDF48" w:rsidR="00FF7574" w:rsidRPr="00ED49FC" w:rsidRDefault="00FF7574" w:rsidP="00F41053">
      <w:pPr>
        <w:pStyle w:val="paragraph"/>
        <w:spacing w:before="0" w:beforeAutospacing="0" w:after="0" w:afterAutospacing="0"/>
        <w:textAlignment w:val="baseline"/>
        <w:rPr>
          <w:lang w:val="en-US"/>
        </w:rPr>
      </w:pPr>
    </w:p>
    <w:p w14:paraId="16280F1A" w14:textId="38837EAE" w:rsidR="00FF7574" w:rsidRPr="00ED49FC" w:rsidRDefault="00C450DF" w:rsidP="00F41053">
      <w:pPr>
        <w:spacing w:after="0"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6</w:t>
      </w:r>
      <w:r w:rsidR="00FF7574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. </w:t>
      </w:r>
      <w:r w:rsidR="00C253A7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In your </w:t>
      </w:r>
      <w:r w:rsidR="00F516B4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practice</w:t>
      </w:r>
      <w:r w:rsidR="00C253A7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, how many patients </w:t>
      </w:r>
      <w:r w:rsidR="00F516B4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do </w:t>
      </w:r>
      <w:r w:rsidR="00C253A7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you see in </w:t>
      </w:r>
      <w:r w:rsidR="00F516B4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a </w:t>
      </w:r>
      <w:r w:rsidR="00C253A7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week </w:t>
      </w:r>
      <w:r w:rsidR="00F516B4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who </w:t>
      </w:r>
      <w:r w:rsidR="00C253A7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might present neurological symptoms without an organic cause?</w:t>
      </w:r>
    </w:p>
    <w:p w14:paraId="01F346D5" w14:textId="5DA91469" w:rsidR="00FF7574" w:rsidRPr="00ED49FC" w:rsidRDefault="00F41053" w:rsidP="00F41053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="00C450DF" w:rsidRPr="00ED49FC">
        <w:rPr>
          <w:rFonts w:ascii="Segoe UI Symbol" w:hAnsi="Segoe UI Symbol" w:cs="Segoe UI Symbol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color w:val="000000" w:themeColor="text1"/>
          <w:sz w:val="24"/>
          <w:szCs w:val="24"/>
        </w:rPr>
        <w:t>&lt;10</w:t>
      </w:r>
    </w:p>
    <w:p w14:paraId="6CF110F9" w14:textId="6B6A075B" w:rsidR="00FF7574" w:rsidRPr="00ED49FC" w:rsidRDefault="00F41053" w:rsidP="00F41053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="00C450DF" w:rsidRPr="00ED49FC">
        <w:rPr>
          <w:rFonts w:ascii="Segoe UI Symbol" w:hAnsi="Segoe UI Symbol" w:cs="Segoe UI Symbol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color w:val="000000" w:themeColor="text1"/>
          <w:sz w:val="24"/>
          <w:szCs w:val="24"/>
        </w:rPr>
        <w:t>10 - 25</w:t>
      </w:r>
    </w:p>
    <w:p w14:paraId="7725181E" w14:textId="0FB344FB" w:rsidR="00FF7574" w:rsidRPr="00ED49FC" w:rsidRDefault="00F41053" w:rsidP="00F41053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lastRenderedPageBreak/>
        <w:t>☐</w:t>
      </w:r>
      <w:r w:rsidR="00C450DF" w:rsidRPr="00ED49FC">
        <w:rPr>
          <w:rFonts w:ascii="Segoe UI Symbol" w:hAnsi="Segoe UI Symbol" w:cs="Segoe UI Symbol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color w:val="000000" w:themeColor="text1"/>
          <w:sz w:val="24"/>
          <w:szCs w:val="24"/>
        </w:rPr>
        <w:t>25 - 50</w:t>
      </w:r>
    </w:p>
    <w:p w14:paraId="651B2AD0" w14:textId="3B4636DB" w:rsidR="00FF7574" w:rsidRPr="00ED49FC" w:rsidRDefault="00F41053" w:rsidP="00F41053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="00C450DF" w:rsidRPr="00ED49FC">
        <w:rPr>
          <w:rFonts w:ascii="Segoe UI Symbol" w:hAnsi="Segoe UI Symbol" w:cs="Segoe UI Symbol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color w:val="000000" w:themeColor="text1"/>
          <w:sz w:val="24"/>
          <w:szCs w:val="24"/>
        </w:rPr>
        <w:t>&gt;50</w:t>
      </w:r>
    </w:p>
    <w:p w14:paraId="6FE8DC84" w14:textId="5894AD99" w:rsidR="00FF7574" w:rsidRPr="00ED49FC" w:rsidRDefault="00F41053" w:rsidP="00F41053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color w:val="000000" w:themeColor="text1"/>
          <w:sz w:val="24"/>
          <w:szCs w:val="24"/>
        </w:rPr>
        <w:t>Don’t know</w:t>
      </w:r>
    </w:p>
    <w:p w14:paraId="0692A7C0" w14:textId="77777777" w:rsidR="00FF7574" w:rsidRPr="00ED49FC" w:rsidRDefault="00FF7574" w:rsidP="00F41053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8E7322E" w14:textId="4B7972DF" w:rsidR="00C253A7" w:rsidRPr="00ED49FC" w:rsidRDefault="00C450DF" w:rsidP="00F41053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7</w:t>
      </w:r>
      <w:r w:rsidR="00FF7574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. </w:t>
      </w:r>
      <w:r w:rsidR="00C253A7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Which of the following terms do you usually use to describe </w:t>
      </w:r>
      <w:r w:rsidR="00F516B4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a </w:t>
      </w:r>
      <w:r w:rsidR="00C253A7"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clinical case characterized by neurological symptoms without an organic cause? </w:t>
      </w:r>
      <w:r w:rsidR="00C253A7" w:rsidRPr="00ED49FC">
        <w:rPr>
          <w:rFonts w:ascii="Times New Roman" w:hAnsi="Times New Roman" w:cs="Times New Roman"/>
          <w:b/>
          <w:bCs/>
          <w:sz w:val="24"/>
          <w:szCs w:val="24"/>
        </w:rPr>
        <w:t>[You can indicate more than one answer]</w:t>
      </w:r>
    </w:p>
    <w:p w14:paraId="35131ED7" w14:textId="068D38BD" w:rsidR="00FF7574" w:rsidRPr="00ED49FC" w:rsidRDefault="00F41053" w:rsidP="00F41053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="00C450DF" w:rsidRPr="00ED49FC">
        <w:rPr>
          <w:rFonts w:ascii="Segoe UI Symbol" w:hAnsi="Segoe UI Symbol" w:cs="Segoe UI Symbol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color w:val="000000" w:themeColor="text1"/>
          <w:sz w:val="24"/>
          <w:szCs w:val="24"/>
        </w:rPr>
        <w:t>Functional neurological disorders</w:t>
      </w:r>
    </w:p>
    <w:p w14:paraId="3992DC99" w14:textId="72C66A92" w:rsidR="00FF7574" w:rsidRPr="00ED49FC" w:rsidRDefault="00F41053" w:rsidP="00F41053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="00C450DF" w:rsidRPr="00ED49FC">
        <w:rPr>
          <w:rFonts w:ascii="Segoe UI Symbol" w:hAnsi="Segoe UI Symbol" w:cs="Segoe UI Symbol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color w:val="000000" w:themeColor="text1"/>
          <w:sz w:val="24"/>
          <w:szCs w:val="24"/>
        </w:rPr>
        <w:t>Somatoform disorders</w:t>
      </w:r>
    </w:p>
    <w:p w14:paraId="52259FCA" w14:textId="40F360EB" w:rsidR="00FF7574" w:rsidRPr="00ED49FC" w:rsidRDefault="00F41053" w:rsidP="00F41053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it-IT"/>
        </w:rPr>
      </w:pPr>
      <w:r w:rsidRPr="00ED49FC">
        <w:rPr>
          <w:rFonts w:ascii="Segoe UI Symbol" w:hAnsi="Segoe UI Symbol" w:cs="Segoe UI Symbol"/>
          <w:sz w:val="24"/>
          <w:szCs w:val="24"/>
          <w:lang w:val="it-IT"/>
        </w:rPr>
        <w:t>☐</w:t>
      </w:r>
      <w:r w:rsidR="00C450DF" w:rsidRPr="00ED49FC">
        <w:rPr>
          <w:rFonts w:ascii="Segoe UI Symbol" w:hAnsi="Segoe UI Symbol" w:cs="Segoe UI Symbol"/>
          <w:sz w:val="24"/>
          <w:szCs w:val="24"/>
          <w:lang w:val="it-IT"/>
        </w:rPr>
        <w:t xml:space="preserve"> </w:t>
      </w:r>
      <w:r w:rsidR="00FF7574" w:rsidRPr="00ED49FC">
        <w:rPr>
          <w:rFonts w:ascii="Times New Roman" w:hAnsi="Times New Roman" w:cs="Times New Roman"/>
          <w:color w:val="000000" w:themeColor="text1"/>
          <w:sz w:val="24"/>
          <w:szCs w:val="24"/>
          <w:lang w:val="it-IT"/>
        </w:rPr>
        <w:t>Non-organic disorder</w:t>
      </w:r>
    </w:p>
    <w:p w14:paraId="086FE9CB" w14:textId="53D9F734" w:rsidR="00FF7574" w:rsidRPr="00ED49FC" w:rsidRDefault="00F41053" w:rsidP="00F41053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it-IT"/>
        </w:rPr>
      </w:pPr>
      <w:r w:rsidRPr="00ED49FC">
        <w:rPr>
          <w:rFonts w:ascii="Segoe UI Symbol" w:hAnsi="Segoe UI Symbol" w:cs="Segoe UI Symbol"/>
          <w:sz w:val="24"/>
          <w:szCs w:val="24"/>
          <w:lang w:val="it-IT"/>
        </w:rPr>
        <w:t>☐</w:t>
      </w:r>
      <w:r w:rsidR="00C450DF" w:rsidRPr="00ED49FC">
        <w:rPr>
          <w:rFonts w:ascii="Segoe UI Symbol" w:hAnsi="Segoe UI Symbol" w:cs="Segoe UI Symbol"/>
          <w:sz w:val="24"/>
          <w:szCs w:val="24"/>
          <w:lang w:val="it-IT"/>
        </w:rPr>
        <w:t xml:space="preserve"> </w:t>
      </w:r>
      <w:r w:rsidR="00FF7574" w:rsidRPr="00ED49FC">
        <w:rPr>
          <w:rFonts w:ascii="Times New Roman" w:hAnsi="Times New Roman" w:cs="Times New Roman"/>
          <w:color w:val="000000" w:themeColor="text1"/>
          <w:sz w:val="24"/>
          <w:szCs w:val="24"/>
          <w:lang w:val="it-IT"/>
        </w:rPr>
        <w:t>Psychogenic disorder</w:t>
      </w:r>
    </w:p>
    <w:p w14:paraId="4868C951" w14:textId="6BED6BF1" w:rsidR="00FF7574" w:rsidRPr="00ED49FC" w:rsidRDefault="00F41053" w:rsidP="00F41053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it-IT"/>
        </w:rPr>
      </w:pPr>
      <w:r w:rsidRPr="00ED49FC">
        <w:rPr>
          <w:rFonts w:ascii="Segoe UI Symbol" w:hAnsi="Segoe UI Symbol" w:cs="Segoe UI Symbol"/>
          <w:sz w:val="24"/>
          <w:szCs w:val="24"/>
          <w:lang w:val="it-IT"/>
        </w:rPr>
        <w:t>☐</w:t>
      </w:r>
      <w:r w:rsidR="00C450DF" w:rsidRPr="00ED49FC">
        <w:rPr>
          <w:rFonts w:ascii="Segoe UI Symbol" w:hAnsi="Segoe UI Symbol" w:cs="Segoe UI Symbol"/>
          <w:sz w:val="24"/>
          <w:szCs w:val="24"/>
          <w:lang w:val="it-IT"/>
        </w:rPr>
        <w:t xml:space="preserve"> </w:t>
      </w:r>
      <w:r w:rsidR="00FF7574" w:rsidRPr="00ED49FC">
        <w:rPr>
          <w:rFonts w:ascii="Times New Roman" w:hAnsi="Times New Roman" w:cs="Times New Roman"/>
          <w:color w:val="000000" w:themeColor="text1"/>
          <w:sz w:val="24"/>
          <w:szCs w:val="24"/>
          <w:lang w:val="it-IT"/>
        </w:rPr>
        <w:t>Conversion disorder</w:t>
      </w:r>
    </w:p>
    <w:p w14:paraId="77000795" w14:textId="0E52E587" w:rsidR="00FF7574" w:rsidRPr="00ED49FC" w:rsidRDefault="00F41053" w:rsidP="00F41053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="00C450DF" w:rsidRPr="00ED49FC">
        <w:rPr>
          <w:rFonts w:ascii="Segoe UI Symbol" w:hAnsi="Segoe UI Symbol" w:cs="Segoe UI Symbol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color w:val="000000" w:themeColor="text1"/>
          <w:sz w:val="24"/>
          <w:szCs w:val="24"/>
        </w:rPr>
        <w:t>Stress-related syndrome</w:t>
      </w:r>
    </w:p>
    <w:p w14:paraId="572FD331" w14:textId="1D3C31F4" w:rsidR="00FF7574" w:rsidRPr="00ED49FC" w:rsidRDefault="00F41053" w:rsidP="00F41053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="00C450DF" w:rsidRPr="00ED49FC">
        <w:rPr>
          <w:rFonts w:ascii="Segoe UI Symbol" w:hAnsi="Segoe UI Symbol" w:cs="Segoe UI Symbol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color w:val="000000" w:themeColor="text1"/>
          <w:sz w:val="24"/>
          <w:szCs w:val="24"/>
        </w:rPr>
        <w:t>Depression</w:t>
      </w:r>
    </w:p>
    <w:p w14:paraId="60C5E693" w14:textId="2955232D" w:rsidR="00FF7574" w:rsidRPr="00ED49FC" w:rsidRDefault="00F41053" w:rsidP="00F41053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="00C450DF" w:rsidRPr="00ED49FC">
        <w:rPr>
          <w:rFonts w:ascii="Segoe UI Symbol" w:hAnsi="Segoe UI Symbol" w:cs="Segoe UI Symbol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color w:val="000000" w:themeColor="text1"/>
          <w:sz w:val="24"/>
          <w:szCs w:val="24"/>
        </w:rPr>
        <w:t>Medically Unexplained Disorder</w:t>
      </w:r>
    </w:p>
    <w:p w14:paraId="70DE4C57" w14:textId="42333E67" w:rsidR="00FF7574" w:rsidRPr="00ED49FC" w:rsidRDefault="00F41053" w:rsidP="00F41053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="00C450DF" w:rsidRPr="00ED49FC">
        <w:rPr>
          <w:rFonts w:ascii="Segoe UI Symbol" w:hAnsi="Segoe UI Symbol" w:cs="Segoe UI Symbol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color w:val="000000" w:themeColor="text1"/>
          <w:sz w:val="24"/>
          <w:szCs w:val="24"/>
        </w:rPr>
        <w:t>Hysteria</w:t>
      </w:r>
    </w:p>
    <w:p w14:paraId="454AF217" w14:textId="77777777" w:rsidR="00C450DF" w:rsidRPr="00ED49FC" w:rsidRDefault="00C450DF" w:rsidP="00567CDF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AF01B91" w14:textId="590F916D" w:rsidR="00567CDF" w:rsidRPr="00ED49FC" w:rsidRDefault="00C450DF" w:rsidP="00567CD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ED49FC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8. In your opinion, how probable is it that a patient with a non-organic neurological disorder simulates his/her symptoms?</w:t>
      </w:r>
    </w:p>
    <w:p w14:paraId="264DDC74" w14:textId="083F9F3F" w:rsidR="00567CDF" w:rsidRPr="00ED49FC" w:rsidRDefault="00567CDF" w:rsidP="00567CDF">
      <w:pPr>
        <w:rPr>
          <w:rFonts w:ascii="Times New Roman" w:hAnsi="Times New Roman" w:cs="Times New Roman"/>
          <w:bCs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="001D2409" w:rsidRPr="00ED49FC">
        <w:rPr>
          <w:rFonts w:ascii="Times New Roman" w:hAnsi="Times New Roman" w:cs="Times New Roman"/>
          <w:sz w:val="24"/>
          <w:szCs w:val="24"/>
        </w:rPr>
        <w:t>Not at all</w:t>
      </w:r>
    </w:p>
    <w:p w14:paraId="140F036B" w14:textId="1921A8C4" w:rsidR="00567CDF" w:rsidRPr="00ED49FC" w:rsidRDefault="00567CDF" w:rsidP="00567CDF">
      <w:pPr>
        <w:rPr>
          <w:rFonts w:ascii="Times New Roman" w:hAnsi="Times New Roman" w:cs="Times New Roman"/>
          <w:bCs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="00C450DF" w:rsidRPr="00ED49FC">
        <w:rPr>
          <w:rFonts w:ascii="Times New Roman" w:hAnsi="Times New Roman" w:cs="Times New Roman"/>
          <w:sz w:val="24"/>
          <w:szCs w:val="24"/>
        </w:rPr>
        <w:t>Low probability</w:t>
      </w:r>
    </w:p>
    <w:p w14:paraId="1F02D8F8" w14:textId="238C2187" w:rsidR="00567CDF" w:rsidRPr="00ED49FC" w:rsidRDefault="00567CDF" w:rsidP="00567CDF">
      <w:pPr>
        <w:rPr>
          <w:rFonts w:ascii="Times New Roman" w:hAnsi="Times New Roman" w:cs="Times New Roman"/>
          <w:bCs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="00C450DF" w:rsidRPr="00ED49FC">
        <w:rPr>
          <w:rFonts w:ascii="Times New Roman" w:hAnsi="Times New Roman" w:cs="Times New Roman"/>
          <w:sz w:val="24"/>
          <w:szCs w:val="24"/>
        </w:rPr>
        <w:t>Moderate probability</w:t>
      </w:r>
    </w:p>
    <w:p w14:paraId="4B4A654E" w14:textId="4B04737F" w:rsidR="00567CDF" w:rsidRPr="00ED49FC" w:rsidRDefault="00567CDF" w:rsidP="00567CDF">
      <w:pPr>
        <w:rPr>
          <w:rFonts w:ascii="Times New Roman" w:hAnsi="Times New Roman" w:cs="Times New Roman"/>
          <w:bCs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="00C450DF" w:rsidRPr="00ED49FC">
        <w:rPr>
          <w:rFonts w:ascii="Times New Roman" w:hAnsi="Times New Roman" w:cs="Times New Roman"/>
          <w:sz w:val="24"/>
          <w:szCs w:val="24"/>
        </w:rPr>
        <w:t>High probability</w:t>
      </w:r>
    </w:p>
    <w:p w14:paraId="7C0F638B" w14:textId="35F8BFE4" w:rsidR="00567CDF" w:rsidRPr="00ED49FC" w:rsidRDefault="00567CDF" w:rsidP="00567CDF">
      <w:pPr>
        <w:rPr>
          <w:rFonts w:ascii="Times New Roman" w:hAnsi="Times New Roman" w:cs="Times New Roman"/>
          <w:b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="00C450DF" w:rsidRPr="00ED49FC">
        <w:rPr>
          <w:rFonts w:ascii="Times New Roman" w:hAnsi="Times New Roman" w:cs="Times New Roman"/>
          <w:sz w:val="24"/>
          <w:szCs w:val="24"/>
        </w:rPr>
        <w:t>Very high probability</w:t>
      </w:r>
    </w:p>
    <w:p w14:paraId="38C7820E" w14:textId="77777777" w:rsidR="00C450DF" w:rsidRPr="00ED49FC" w:rsidRDefault="00C450DF" w:rsidP="00567CDF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41063D1" w14:textId="42EDD314" w:rsidR="00567CDF" w:rsidRPr="00ED49FC" w:rsidRDefault="00567CDF" w:rsidP="00567CDF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D49FC">
        <w:rPr>
          <w:rFonts w:ascii="Times New Roman" w:hAnsi="Times New Roman" w:cs="Times New Roman"/>
          <w:b/>
          <w:sz w:val="24"/>
          <w:szCs w:val="24"/>
        </w:rPr>
        <w:t xml:space="preserve">9. </w:t>
      </w:r>
      <w:r w:rsidRPr="00ED49FC">
        <w:rPr>
          <w:rFonts w:ascii="Times New Roman" w:hAnsi="Times New Roman" w:cs="Times New Roman"/>
          <w:b/>
          <w:bCs/>
          <w:sz w:val="24"/>
          <w:szCs w:val="24"/>
        </w:rPr>
        <w:t>Which of the following explanations would you use to describe non-organic neurological symptoms to your patient?</w:t>
      </w:r>
    </w:p>
    <w:p w14:paraId="0BD877E8" w14:textId="07AB8AF4" w:rsidR="00FF7574" w:rsidRPr="00ED49FC" w:rsidRDefault="001D2409" w:rsidP="00FF757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sz w:val="24"/>
          <w:szCs w:val="24"/>
        </w:rPr>
        <w:t>Disorder due to abnormal functioning of the nervous system</w:t>
      </w:r>
    </w:p>
    <w:p w14:paraId="0A7CBB27" w14:textId="51D230EB" w:rsidR="00FF7574" w:rsidRPr="00ED49FC" w:rsidRDefault="001D2409" w:rsidP="00FF757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sz w:val="24"/>
          <w:szCs w:val="24"/>
        </w:rPr>
        <w:t>Absent neurological disorder</w:t>
      </w:r>
    </w:p>
    <w:p w14:paraId="6E247FA9" w14:textId="7C9A9850" w:rsidR="00FF7574" w:rsidRPr="00ED49FC" w:rsidRDefault="001D2409" w:rsidP="00FF757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lastRenderedPageBreak/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sz w:val="24"/>
          <w:szCs w:val="24"/>
        </w:rPr>
        <w:t>Psychogenic disorder</w:t>
      </w:r>
    </w:p>
    <w:p w14:paraId="094274F4" w14:textId="32AB9C5E" w:rsidR="00FF7574" w:rsidRPr="00ED49FC" w:rsidRDefault="001D2409" w:rsidP="00FF757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sz w:val="24"/>
          <w:szCs w:val="24"/>
        </w:rPr>
        <w:t>Stress</w:t>
      </w:r>
    </w:p>
    <w:p w14:paraId="7A56F432" w14:textId="245A2E36" w:rsidR="00FF7574" w:rsidRPr="00ED49FC" w:rsidRDefault="001D2409" w:rsidP="00FF757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sz w:val="24"/>
          <w:szCs w:val="24"/>
        </w:rPr>
        <w:t>Other (specify)</w:t>
      </w:r>
    </w:p>
    <w:p w14:paraId="4968BDFA" w14:textId="088C9563" w:rsidR="00FF7574" w:rsidRPr="00ED49FC" w:rsidRDefault="00FF7574" w:rsidP="00D775C4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44EE335" w14:textId="75A6408F" w:rsidR="00567CDF" w:rsidRPr="00ED49FC" w:rsidRDefault="00C450DF" w:rsidP="00D775C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D49FC">
        <w:rPr>
          <w:rFonts w:ascii="Times New Roman" w:hAnsi="Times New Roman" w:cs="Times New Roman"/>
          <w:b/>
          <w:bCs/>
          <w:sz w:val="24"/>
          <w:szCs w:val="24"/>
        </w:rPr>
        <w:t xml:space="preserve">10. </w:t>
      </w:r>
      <w:r w:rsidR="001D2409" w:rsidRPr="00ED49FC">
        <w:rPr>
          <w:rFonts w:ascii="Times New Roman" w:hAnsi="Times New Roman" w:cs="Times New Roman"/>
          <w:b/>
          <w:bCs/>
          <w:sz w:val="24"/>
          <w:szCs w:val="24"/>
        </w:rPr>
        <w:t>In your opinion, to what extent are the following criteria predictive of diagnosis of a non-organic neurological disorder?</w:t>
      </w:r>
    </w:p>
    <w:tbl>
      <w:tblPr>
        <w:tblStyle w:val="Mkatabulky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2552"/>
        <w:gridCol w:w="992"/>
        <w:gridCol w:w="992"/>
        <w:gridCol w:w="1561"/>
        <w:gridCol w:w="1119"/>
        <w:gridCol w:w="1194"/>
        <w:gridCol w:w="950"/>
      </w:tblGrid>
      <w:tr w:rsidR="001D2409" w:rsidRPr="00ED49FC" w14:paraId="544B754C" w14:textId="77777777" w:rsidTr="00124D61">
        <w:tc>
          <w:tcPr>
            <w:tcW w:w="2552" w:type="dxa"/>
            <w:tcBorders>
              <w:bottom w:val="single" w:sz="4" w:space="0" w:color="auto"/>
            </w:tcBorders>
            <w:vAlign w:val="center"/>
          </w:tcPr>
          <w:p w14:paraId="538E8EFA" w14:textId="77777777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1F100130" w14:textId="0607ADDB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Not at all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440A4549" w14:textId="6FA5606E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Only a little</w:t>
            </w:r>
          </w:p>
        </w:tc>
        <w:tc>
          <w:tcPr>
            <w:tcW w:w="1561" w:type="dxa"/>
            <w:tcBorders>
              <w:bottom w:val="single" w:sz="4" w:space="0" w:color="auto"/>
            </w:tcBorders>
            <w:vAlign w:val="center"/>
          </w:tcPr>
          <w:p w14:paraId="5910D9DC" w14:textId="36714CCE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To some extent</w:t>
            </w:r>
          </w:p>
        </w:tc>
        <w:tc>
          <w:tcPr>
            <w:tcW w:w="1119" w:type="dxa"/>
            <w:tcBorders>
              <w:bottom w:val="single" w:sz="4" w:space="0" w:color="auto"/>
            </w:tcBorders>
            <w:vAlign w:val="center"/>
          </w:tcPr>
          <w:p w14:paraId="7682ACAD" w14:textId="09AB47AE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A lot</w:t>
            </w:r>
          </w:p>
        </w:tc>
        <w:tc>
          <w:tcPr>
            <w:tcW w:w="1194" w:type="dxa"/>
            <w:tcBorders>
              <w:bottom w:val="single" w:sz="4" w:space="0" w:color="auto"/>
            </w:tcBorders>
            <w:vAlign w:val="center"/>
          </w:tcPr>
          <w:p w14:paraId="0E276E4C" w14:textId="3F10ACE4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Very  much</w:t>
            </w:r>
          </w:p>
        </w:tc>
        <w:tc>
          <w:tcPr>
            <w:tcW w:w="950" w:type="dxa"/>
            <w:tcBorders>
              <w:bottom w:val="single" w:sz="4" w:space="0" w:color="auto"/>
            </w:tcBorders>
            <w:vAlign w:val="center"/>
          </w:tcPr>
          <w:p w14:paraId="19BF206B" w14:textId="5ECBDB5D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I don’t know</w:t>
            </w:r>
          </w:p>
        </w:tc>
      </w:tr>
      <w:tr w:rsidR="00567CDF" w:rsidRPr="00ED49FC" w14:paraId="1FCE6B2F" w14:textId="77777777" w:rsidTr="00124D61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DFC8F0" w14:textId="6BD13237" w:rsidR="00567CDF" w:rsidRPr="00ED49FC" w:rsidRDefault="001D2409" w:rsidP="00C450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Reduction in symptoms with distractive maneuver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2C8158" w14:textId="5AFE757A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6AE502" w14:textId="6EEDA40E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5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E067F9" w14:textId="2DBBAC04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01AB2D" w14:textId="13C2E3E8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10B098" w14:textId="36ADF594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53897F" w14:textId="4AB2EE61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567CDF" w:rsidRPr="00ED49FC" w14:paraId="0016D2EC" w14:textId="77777777" w:rsidTr="00124D61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F2BDB2" w14:textId="3902CB6D" w:rsidR="00567CDF" w:rsidRPr="00ED49FC" w:rsidRDefault="001D2409" w:rsidP="00C450DF">
            <w:pPr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Litigatio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6432CD" w14:textId="77777777" w:rsidR="00567CDF" w:rsidRPr="00ED49FC" w:rsidRDefault="00567CDF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FDB3D7" w14:textId="77777777" w:rsidR="00567CDF" w:rsidRPr="00ED49FC" w:rsidRDefault="00567CDF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</w:p>
        </w:tc>
        <w:tc>
          <w:tcPr>
            <w:tcW w:w="15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E9495A" w14:textId="77777777" w:rsidR="00567CDF" w:rsidRPr="00ED49FC" w:rsidRDefault="00567CDF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</w:p>
        </w:tc>
        <w:tc>
          <w:tcPr>
            <w:tcW w:w="11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AFBA1E" w14:textId="77777777" w:rsidR="00567CDF" w:rsidRPr="00ED49FC" w:rsidRDefault="00567CDF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</w:p>
        </w:tc>
        <w:tc>
          <w:tcPr>
            <w:tcW w:w="11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83E21E" w14:textId="77777777" w:rsidR="00567CDF" w:rsidRPr="00ED49FC" w:rsidRDefault="00567CDF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869535" w14:textId="77777777" w:rsidR="00567CDF" w:rsidRPr="00ED49FC" w:rsidRDefault="00567CDF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</w:p>
        </w:tc>
      </w:tr>
      <w:tr w:rsidR="00567CDF" w:rsidRPr="00ED49FC" w14:paraId="1846BC39" w14:textId="77777777" w:rsidTr="00124D61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A651DA" w14:textId="2A7F7AF2" w:rsidR="00567CDF" w:rsidRPr="00ED49FC" w:rsidRDefault="001D2409" w:rsidP="00C450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Normal or inconclusive neurological exam finding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9EBF74" w14:textId="4D6FE13E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2394E7" w14:textId="5820F7D7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5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14364A" w14:textId="6BC6C8AA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737C97" w14:textId="37F7473F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7F802C" w14:textId="24751953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651796" w14:textId="3B594C09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1D2409" w:rsidRPr="00ED49FC" w14:paraId="3CCC6904" w14:textId="77777777" w:rsidTr="00124D61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AF8B4E" w14:textId="31372E8A" w:rsidR="001D2409" w:rsidRPr="00ED49FC" w:rsidRDefault="001D2409" w:rsidP="00C450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Inconsistency</w:t>
            </w:r>
            <w:r w:rsidR="00666D89" w:rsidRPr="00ED49F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801CCF" w14:textId="440D01F7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DDF336" w14:textId="42114343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5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C8396E" w14:textId="2B4E35B6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50107F" w14:textId="726F4ED2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95A252" w14:textId="332FC7F9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80D085" w14:textId="4B1774B2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1D2409" w:rsidRPr="00ED49FC" w14:paraId="248EF280" w14:textId="77777777" w:rsidTr="00124D61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E59693" w14:textId="32FC4840" w:rsidR="001D2409" w:rsidRPr="00ED49FC" w:rsidRDefault="001D2409" w:rsidP="00C450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Greater loss of function or disability than found on physical examinatio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CE29E4" w14:textId="5DE4B750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29FB48" w14:textId="2A59726C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5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99988E" w14:textId="44876476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7E372F" w14:textId="1925EACC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17EE60" w14:textId="5EAD451C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20ACB8" w14:textId="38413B6F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1D2409" w:rsidRPr="00ED49FC" w14:paraId="2A5F8B37" w14:textId="77777777" w:rsidTr="00124D61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F9E275" w14:textId="45E1094A" w:rsidR="001D2409" w:rsidRPr="00ED49FC" w:rsidRDefault="001D2409" w:rsidP="00C450DF">
            <w:pPr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Other medically unexplained symptom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7160B1" w14:textId="3991D942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975D5D" w14:textId="2B487AD7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5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E58463" w14:textId="169D56FC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14AE5E" w14:textId="2D1EC2F6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723546" w14:textId="102A20CD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4729233" w14:textId="3B390C40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1D2409" w:rsidRPr="00ED49FC" w14:paraId="17A6F403" w14:textId="77777777" w:rsidTr="00124D61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6C8AE8" w14:textId="110C63A5" w:rsidR="001D2409" w:rsidRPr="00ED49FC" w:rsidRDefault="001D2409" w:rsidP="00C450DF">
            <w:pPr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Spontaneous remission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19BC87" w14:textId="1697BA6F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623D25" w14:textId="55D7FD3A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5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D06D77" w14:textId="5A1A9028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1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042A7A" w14:textId="4819328F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DE3F4B" w14:textId="09B58499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2F0A32" w14:textId="13ACA399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1D2409" w:rsidRPr="00ED49FC" w14:paraId="65B64A22" w14:textId="77777777" w:rsidTr="00124D61">
        <w:tc>
          <w:tcPr>
            <w:tcW w:w="2552" w:type="dxa"/>
            <w:tcBorders>
              <w:top w:val="single" w:sz="4" w:space="0" w:color="auto"/>
            </w:tcBorders>
            <w:vAlign w:val="center"/>
          </w:tcPr>
          <w:p w14:paraId="7AEBD461" w14:textId="2A87204B" w:rsidR="001D2409" w:rsidRPr="00ED49FC" w:rsidRDefault="00D81BB2" w:rsidP="00C450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 xml:space="preserve">History of </w:t>
            </w:r>
            <w:r w:rsidR="001D2409" w:rsidRPr="00ED49FC">
              <w:rPr>
                <w:rFonts w:ascii="Times New Roman" w:hAnsi="Times New Roman" w:cs="Times New Roman"/>
                <w:sz w:val="24"/>
                <w:szCs w:val="24"/>
              </w:rPr>
              <w:t>mental illness or psychological stress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443F7D68" w14:textId="610CD908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52BAD579" w14:textId="44EEE771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561" w:type="dxa"/>
            <w:tcBorders>
              <w:top w:val="single" w:sz="4" w:space="0" w:color="auto"/>
            </w:tcBorders>
            <w:vAlign w:val="center"/>
          </w:tcPr>
          <w:p w14:paraId="649C62DD" w14:textId="1C31A43B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19" w:type="dxa"/>
            <w:tcBorders>
              <w:top w:val="single" w:sz="4" w:space="0" w:color="auto"/>
            </w:tcBorders>
            <w:vAlign w:val="center"/>
          </w:tcPr>
          <w:p w14:paraId="5E89A54E" w14:textId="37763E88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94" w:type="dxa"/>
            <w:tcBorders>
              <w:top w:val="single" w:sz="4" w:space="0" w:color="auto"/>
            </w:tcBorders>
            <w:vAlign w:val="center"/>
          </w:tcPr>
          <w:p w14:paraId="61978630" w14:textId="4E49ABBE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50" w:type="dxa"/>
            <w:tcBorders>
              <w:top w:val="single" w:sz="4" w:space="0" w:color="auto"/>
            </w:tcBorders>
            <w:vAlign w:val="center"/>
          </w:tcPr>
          <w:p w14:paraId="0D03CC03" w14:textId="7B4E64AC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</w:tbl>
    <w:p w14:paraId="331F51B6" w14:textId="0DADF838" w:rsidR="00567CDF" w:rsidRPr="00ED49FC" w:rsidRDefault="00567CDF" w:rsidP="00D775C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5B7B7F4" w14:textId="5249D612" w:rsidR="001D2409" w:rsidRPr="00ED49FC" w:rsidRDefault="00567CDF" w:rsidP="001D2409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D49FC">
        <w:rPr>
          <w:rFonts w:ascii="Times New Roman" w:hAnsi="Times New Roman" w:cs="Times New Roman"/>
          <w:b/>
          <w:sz w:val="24"/>
          <w:szCs w:val="24"/>
        </w:rPr>
        <w:t xml:space="preserve">11. </w:t>
      </w:r>
      <w:r w:rsidR="001D2409" w:rsidRPr="00ED49FC">
        <w:rPr>
          <w:rFonts w:ascii="Times New Roman" w:hAnsi="Times New Roman" w:cs="Times New Roman"/>
          <w:b/>
          <w:bCs/>
          <w:sz w:val="24"/>
          <w:szCs w:val="24"/>
        </w:rPr>
        <w:t>In your opinion, how appropriate are the following treatment/specialist consultations for neurological non-organic disorders?</w:t>
      </w:r>
    </w:p>
    <w:tbl>
      <w:tblPr>
        <w:tblStyle w:val="Mkatabulky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2683"/>
        <w:gridCol w:w="1082"/>
        <w:gridCol w:w="1120"/>
        <w:gridCol w:w="1238"/>
        <w:gridCol w:w="1003"/>
        <w:gridCol w:w="1299"/>
        <w:gridCol w:w="935"/>
      </w:tblGrid>
      <w:tr w:rsidR="00C450DF" w:rsidRPr="00ED49FC" w14:paraId="194D9623" w14:textId="77777777" w:rsidTr="00C450DF">
        <w:tc>
          <w:tcPr>
            <w:tcW w:w="2683" w:type="dxa"/>
            <w:tcBorders>
              <w:bottom w:val="single" w:sz="4" w:space="0" w:color="auto"/>
            </w:tcBorders>
          </w:tcPr>
          <w:p w14:paraId="66C2B679" w14:textId="77777777" w:rsidR="00C450DF" w:rsidRPr="00ED49FC" w:rsidRDefault="00C450DF" w:rsidP="00C450D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2" w:type="dxa"/>
            <w:tcBorders>
              <w:bottom w:val="single" w:sz="4" w:space="0" w:color="auto"/>
            </w:tcBorders>
            <w:vAlign w:val="center"/>
          </w:tcPr>
          <w:p w14:paraId="56DF2423" w14:textId="6F315F22" w:rsidR="00C450DF" w:rsidRPr="00ED49FC" w:rsidRDefault="00C450DF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Not at all</w:t>
            </w:r>
          </w:p>
        </w:tc>
        <w:tc>
          <w:tcPr>
            <w:tcW w:w="1120" w:type="dxa"/>
            <w:tcBorders>
              <w:bottom w:val="single" w:sz="4" w:space="0" w:color="auto"/>
            </w:tcBorders>
            <w:vAlign w:val="center"/>
          </w:tcPr>
          <w:p w14:paraId="497A26EF" w14:textId="541B7C62" w:rsidR="00C450DF" w:rsidRPr="00ED49FC" w:rsidRDefault="00C450DF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Only a little</w:t>
            </w:r>
          </w:p>
        </w:tc>
        <w:tc>
          <w:tcPr>
            <w:tcW w:w="1238" w:type="dxa"/>
            <w:tcBorders>
              <w:bottom w:val="single" w:sz="4" w:space="0" w:color="auto"/>
            </w:tcBorders>
            <w:vAlign w:val="center"/>
          </w:tcPr>
          <w:p w14:paraId="6E347EF4" w14:textId="3D7F9E22" w:rsidR="00C450DF" w:rsidRPr="00ED49FC" w:rsidRDefault="00C450DF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To some extent</w:t>
            </w:r>
          </w:p>
        </w:tc>
        <w:tc>
          <w:tcPr>
            <w:tcW w:w="1003" w:type="dxa"/>
            <w:tcBorders>
              <w:bottom w:val="single" w:sz="4" w:space="0" w:color="auto"/>
            </w:tcBorders>
            <w:vAlign w:val="center"/>
          </w:tcPr>
          <w:p w14:paraId="6EF75890" w14:textId="75F14485" w:rsidR="00C450DF" w:rsidRPr="00ED49FC" w:rsidRDefault="00C450DF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A lot</w:t>
            </w:r>
          </w:p>
        </w:tc>
        <w:tc>
          <w:tcPr>
            <w:tcW w:w="1299" w:type="dxa"/>
            <w:tcBorders>
              <w:bottom w:val="single" w:sz="4" w:space="0" w:color="auto"/>
            </w:tcBorders>
            <w:vAlign w:val="center"/>
          </w:tcPr>
          <w:p w14:paraId="220D8B51" w14:textId="4D390F11" w:rsidR="00C450DF" w:rsidRPr="00ED49FC" w:rsidRDefault="00C450DF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Very  much</w:t>
            </w:r>
          </w:p>
        </w:tc>
        <w:tc>
          <w:tcPr>
            <w:tcW w:w="935" w:type="dxa"/>
            <w:tcBorders>
              <w:bottom w:val="single" w:sz="4" w:space="0" w:color="auto"/>
            </w:tcBorders>
            <w:vAlign w:val="center"/>
          </w:tcPr>
          <w:p w14:paraId="7CA677C4" w14:textId="2E863F26" w:rsidR="00C450DF" w:rsidRPr="00ED49FC" w:rsidRDefault="00C450DF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I don’t know</w:t>
            </w:r>
          </w:p>
        </w:tc>
      </w:tr>
      <w:tr w:rsidR="00567CDF" w:rsidRPr="00ED49FC" w14:paraId="41B8CF47" w14:textId="77777777" w:rsidTr="00C450DF">
        <w:tc>
          <w:tcPr>
            <w:tcW w:w="2683" w:type="dxa"/>
            <w:tcBorders>
              <w:top w:val="single" w:sz="4" w:space="0" w:color="auto"/>
              <w:bottom w:val="single" w:sz="4" w:space="0" w:color="auto"/>
            </w:tcBorders>
          </w:tcPr>
          <w:p w14:paraId="508580F9" w14:textId="0ACEFA2E" w:rsidR="00567CDF" w:rsidRPr="00ED49FC" w:rsidRDefault="001D2409" w:rsidP="0063663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Pharmacological treatment of symptoms</w:t>
            </w:r>
          </w:p>
        </w:tc>
        <w:tc>
          <w:tcPr>
            <w:tcW w:w="10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B1BC81" w14:textId="097913B9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9977DB" w14:textId="04F64FCA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3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97E1FA" w14:textId="785FB8F8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0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C5105C" w14:textId="0B47F1F7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115968" w14:textId="621A4B8C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9FEFA0" w14:textId="25D12A41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567CDF" w:rsidRPr="00ED49FC" w14:paraId="09CE6A54" w14:textId="77777777" w:rsidTr="00C450DF">
        <w:tc>
          <w:tcPr>
            <w:tcW w:w="2683" w:type="dxa"/>
            <w:tcBorders>
              <w:top w:val="single" w:sz="4" w:space="0" w:color="auto"/>
              <w:bottom w:val="single" w:sz="4" w:space="0" w:color="auto"/>
            </w:tcBorders>
          </w:tcPr>
          <w:p w14:paraId="69F49DE6" w14:textId="7762B810" w:rsidR="00567CDF" w:rsidRPr="00ED49FC" w:rsidRDefault="001D2409" w:rsidP="0063663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 xml:space="preserve">Psychotherapy </w:t>
            </w:r>
            <w:r w:rsidRPr="00ED49F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with </w:t>
            </w: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 xml:space="preserve">antidepressants or anxiolytics </w:t>
            </w:r>
          </w:p>
        </w:tc>
        <w:tc>
          <w:tcPr>
            <w:tcW w:w="10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5A68DA" w14:textId="644EC4C5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756D67" w14:textId="3CDFAC82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3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F2EC14" w14:textId="6BE9C320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0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575EDC" w14:textId="01EFA2E8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DEDC1D" w14:textId="6149508E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AF153B" w14:textId="54A45338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567CDF" w:rsidRPr="00ED49FC" w14:paraId="3D530150" w14:textId="77777777" w:rsidTr="00C450DF">
        <w:tc>
          <w:tcPr>
            <w:tcW w:w="2683" w:type="dxa"/>
            <w:tcBorders>
              <w:top w:val="single" w:sz="4" w:space="0" w:color="auto"/>
              <w:bottom w:val="single" w:sz="4" w:space="0" w:color="auto"/>
            </w:tcBorders>
          </w:tcPr>
          <w:p w14:paraId="4ED1CF96" w14:textId="5ED18A5C" w:rsidR="00567CDF" w:rsidRPr="00ED49FC" w:rsidRDefault="001D2409" w:rsidP="0063663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 xml:space="preserve">Psychotherapy </w:t>
            </w:r>
            <w:r w:rsidRPr="00ED49F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without </w:t>
            </w: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antidepressant or anxiolytics</w:t>
            </w:r>
          </w:p>
        </w:tc>
        <w:tc>
          <w:tcPr>
            <w:tcW w:w="10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159ABC" w14:textId="3F1970F2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DE180D" w14:textId="4E0ED971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3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4DB14B" w14:textId="2AB8A29D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0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976CC6" w14:textId="08431D5B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34E2BD" w14:textId="11C9E801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EB3B69" w14:textId="09D62DD5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567CDF" w:rsidRPr="00ED49FC" w14:paraId="21498AE4" w14:textId="77777777" w:rsidTr="00C450DF">
        <w:tc>
          <w:tcPr>
            <w:tcW w:w="2683" w:type="dxa"/>
            <w:tcBorders>
              <w:top w:val="single" w:sz="4" w:space="0" w:color="auto"/>
              <w:bottom w:val="single" w:sz="4" w:space="0" w:color="auto"/>
            </w:tcBorders>
          </w:tcPr>
          <w:p w14:paraId="34662F8F" w14:textId="18F9D194" w:rsidR="00567CDF" w:rsidRPr="00ED49FC" w:rsidRDefault="001D2409" w:rsidP="0063663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Rehabilitation (e.g., biofeedback, physiotherapy)</w:t>
            </w:r>
          </w:p>
        </w:tc>
        <w:tc>
          <w:tcPr>
            <w:tcW w:w="10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3B3E17" w14:textId="78A8F215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C9DA96" w14:textId="045C0831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3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D38B5B" w14:textId="59B2FD51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0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95D3E3" w14:textId="42ACEB23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EE7D49" w14:textId="7EC567F7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4940D8" w14:textId="76326F28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567CDF" w:rsidRPr="00ED49FC" w14:paraId="244760E5" w14:textId="77777777" w:rsidTr="00C450DF">
        <w:tc>
          <w:tcPr>
            <w:tcW w:w="2683" w:type="dxa"/>
            <w:tcBorders>
              <w:top w:val="single" w:sz="4" w:space="0" w:color="auto"/>
              <w:bottom w:val="single" w:sz="4" w:space="0" w:color="auto"/>
            </w:tcBorders>
          </w:tcPr>
          <w:p w14:paraId="1D622060" w14:textId="38EB4552" w:rsidR="00567CDF" w:rsidRPr="00ED49FC" w:rsidRDefault="001D2409" w:rsidP="0063663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Educational intervention</w:t>
            </w:r>
          </w:p>
        </w:tc>
        <w:tc>
          <w:tcPr>
            <w:tcW w:w="10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80CAA8" w14:textId="07DF3843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EB6951" w14:textId="197E1704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3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3443E8" w14:textId="1545C288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0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1E024F" w14:textId="30449939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4B612D" w14:textId="52B6F3ED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DBB1F8" w14:textId="4FB8AB3B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567CDF" w:rsidRPr="00ED49FC" w14:paraId="32D6EF90" w14:textId="77777777" w:rsidTr="00C450DF">
        <w:tc>
          <w:tcPr>
            <w:tcW w:w="2683" w:type="dxa"/>
            <w:tcBorders>
              <w:top w:val="single" w:sz="4" w:space="0" w:color="auto"/>
              <w:bottom w:val="single" w:sz="4" w:space="0" w:color="auto"/>
            </w:tcBorders>
          </w:tcPr>
          <w:p w14:paraId="615CF6F3" w14:textId="165F81CF" w:rsidR="00567CDF" w:rsidRPr="00ED49FC" w:rsidRDefault="001D2409" w:rsidP="0063663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Psychiatric consultation</w:t>
            </w:r>
          </w:p>
        </w:tc>
        <w:tc>
          <w:tcPr>
            <w:tcW w:w="10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7AA63D" w14:textId="7A8DD1FE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484375" w14:textId="2DBDFC21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3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50BC6A" w14:textId="6C7E4564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0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591157" w14:textId="43391180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FB0090" w14:textId="7F614538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515282" w14:textId="51A980DC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567CDF" w:rsidRPr="00ED49FC" w14:paraId="3E6D8470" w14:textId="77777777" w:rsidTr="00C450DF">
        <w:tc>
          <w:tcPr>
            <w:tcW w:w="2683" w:type="dxa"/>
            <w:tcBorders>
              <w:top w:val="single" w:sz="4" w:space="0" w:color="auto"/>
              <w:bottom w:val="single" w:sz="4" w:space="0" w:color="auto"/>
            </w:tcBorders>
          </w:tcPr>
          <w:p w14:paraId="7AB132D6" w14:textId="0F194C8C" w:rsidR="00567CDF" w:rsidRPr="00ED49FC" w:rsidRDefault="001D2409" w:rsidP="0063663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Neurological consultation</w:t>
            </w:r>
          </w:p>
        </w:tc>
        <w:tc>
          <w:tcPr>
            <w:tcW w:w="10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F83F8A" w14:textId="6EC15A26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AA7E75" w14:textId="0AAC6908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3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C20294" w14:textId="134609E3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0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E9CAD1" w14:textId="00F602DD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16B913" w14:textId="78D89101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C6DF33" w14:textId="273FC076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567CDF" w:rsidRPr="00ED49FC" w14:paraId="58A4FDFE" w14:textId="77777777" w:rsidTr="00C450DF">
        <w:tc>
          <w:tcPr>
            <w:tcW w:w="2683" w:type="dxa"/>
            <w:tcBorders>
              <w:top w:val="single" w:sz="4" w:space="0" w:color="auto"/>
              <w:bottom w:val="single" w:sz="4" w:space="0" w:color="auto"/>
            </w:tcBorders>
          </w:tcPr>
          <w:p w14:paraId="0A7E9F86" w14:textId="4593DC1C" w:rsidR="00567CDF" w:rsidRPr="00ED49FC" w:rsidRDefault="001D2409" w:rsidP="0063663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Physiotherapy consultation</w:t>
            </w:r>
          </w:p>
        </w:tc>
        <w:tc>
          <w:tcPr>
            <w:tcW w:w="10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BA7B32" w14:textId="53C73FDD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150AC0" w14:textId="1DE9E8B0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3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4A3C91" w14:textId="319074E4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0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027830" w14:textId="0DE11736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C9D0C3" w14:textId="0F4437EE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5A7E1E" w14:textId="4722599C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567CDF" w:rsidRPr="00ED49FC" w14:paraId="7BF34BB5" w14:textId="77777777" w:rsidTr="00C450DF">
        <w:tc>
          <w:tcPr>
            <w:tcW w:w="2683" w:type="dxa"/>
            <w:tcBorders>
              <w:top w:val="single" w:sz="4" w:space="0" w:color="auto"/>
              <w:bottom w:val="single" w:sz="4" w:space="0" w:color="auto"/>
            </w:tcBorders>
          </w:tcPr>
          <w:p w14:paraId="4CB0E2D9" w14:textId="22E77565" w:rsidR="00567CDF" w:rsidRPr="00ED49FC" w:rsidRDefault="001D2409" w:rsidP="0063663C">
            <w:pPr>
              <w:rPr>
                <w:rFonts w:ascii="Times New Roman" w:hAnsi="Times New Roman" w:cs="Times New Roman"/>
                <w:b/>
                <w:sz w:val="24"/>
                <w:szCs w:val="24"/>
                <w:lang w:val="it-IT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Psychotherapy consultation</w:t>
            </w:r>
          </w:p>
        </w:tc>
        <w:tc>
          <w:tcPr>
            <w:tcW w:w="10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FB760D" w14:textId="0BD49FB3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1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EC94AF" w14:textId="76FF4A53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3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10CDC0" w14:textId="6033C538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0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BB1FFDC" w14:textId="3D21E2F7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B19534" w14:textId="580CED9A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9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B5D684" w14:textId="03041EEA" w:rsidR="00567CDF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</w:tbl>
    <w:p w14:paraId="3FAC6314" w14:textId="77777777" w:rsidR="00567CDF" w:rsidRPr="00ED49FC" w:rsidRDefault="00567CDF" w:rsidP="00567CDF">
      <w:pPr>
        <w:rPr>
          <w:rFonts w:ascii="Times New Roman" w:hAnsi="Times New Roman" w:cs="Times New Roman"/>
          <w:b/>
          <w:sz w:val="24"/>
          <w:szCs w:val="24"/>
        </w:rPr>
      </w:pPr>
    </w:p>
    <w:p w14:paraId="109B8D52" w14:textId="794A00BD" w:rsidR="00567CDF" w:rsidRPr="00ED49FC" w:rsidRDefault="00567CDF" w:rsidP="00567CD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ED49FC">
        <w:rPr>
          <w:rFonts w:ascii="Times New Roman" w:hAnsi="Times New Roman" w:cs="Times New Roman"/>
          <w:b/>
          <w:sz w:val="24"/>
          <w:szCs w:val="24"/>
        </w:rPr>
        <w:t xml:space="preserve">12. </w:t>
      </w:r>
      <w:r w:rsidR="001D2409" w:rsidRPr="00ED49FC">
        <w:rPr>
          <w:rFonts w:ascii="Times New Roman" w:hAnsi="Times New Roman" w:cs="Times New Roman"/>
          <w:b/>
          <w:bCs/>
          <w:sz w:val="24"/>
          <w:szCs w:val="24"/>
        </w:rPr>
        <w:t>If a patient with suspected non-organic neurological symptoms came for an office visit, what would you do?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3004"/>
        <w:gridCol w:w="1336"/>
        <w:gridCol w:w="1313"/>
        <w:gridCol w:w="1163"/>
        <w:gridCol w:w="1185"/>
        <w:gridCol w:w="1359"/>
      </w:tblGrid>
      <w:tr w:rsidR="00CE2FB7" w:rsidRPr="00ED49FC" w14:paraId="50B0849D" w14:textId="77777777" w:rsidTr="00C450DF">
        <w:trPr>
          <w:trHeight w:val="560"/>
        </w:trPr>
        <w:tc>
          <w:tcPr>
            <w:tcW w:w="30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A894D6B" w14:textId="77777777" w:rsidR="00CE2FB7" w:rsidRPr="00ED49FC" w:rsidRDefault="00CE2FB7" w:rsidP="00CE2F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6BD86A" w14:textId="279F996D" w:rsidR="00CE2FB7" w:rsidRPr="00ED49FC" w:rsidRDefault="00F516B4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 xml:space="preserve">Totally </w:t>
            </w:r>
            <w:r w:rsidR="00CE2FB7" w:rsidRPr="00ED49FC">
              <w:rPr>
                <w:rFonts w:ascii="Times New Roman" w:hAnsi="Times New Roman" w:cs="Times New Roman"/>
                <w:sz w:val="24"/>
                <w:szCs w:val="24"/>
              </w:rPr>
              <w:t>disagree</w:t>
            </w:r>
          </w:p>
        </w:tc>
        <w:tc>
          <w:tcPr>
            <w:tcW w:w="13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45A2C7C" w14:textId="5703DCA0" w:rsidR="00CE2FB7" w:rsidRPr="00ED49FC" w:rsidRDefault="00CE2FB7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Disagree</w:t>
            </w:r>
          </w:p>
        </w:tc>
        <w:tc>
          <w:tcPr>
            <w:tcW w:w="10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2693996" w14:textId="3D4FC44D" w:rsidR="00CE2FB7" w:rsidRPr="00ED49FC" w:rsidRDefault="00CE2FB7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Uncertain</w:t>
            </w:r>
          </w:p>
        </w:tc>
        <w:tc>
          <w:tcPr>
            <w:tcW w:w="12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D2ED3B" w14:textId="545120C5" w:rsidR="00CE2FB7" w:rsidRPr="00ED49FC" w:rsidRDefault="00CE2FB7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Agree</w:t>
            </w:r>
          </w:p>
        </w:tc>
        <w:tc>
          <w:tcPr>
            <w:tcW w:w="13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BE3E40C" w14:textId="30CDB7A0" w:rsidR="00CE2FB7" w:rsidRPr="00ED49FC" w:rsidRDefault="00F516B4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 xml:space="preserve">Totally </w:t>
            </w:r>
            <w:r w:rsidR="00CE2FB7" w:rsidRPr="00ED49FC">
              <w:rPr>
                <w:rFonts w:ascii="Times New Roman" w:hAnsi="Times New Roman" w:cs="Times New Roman"/>
                <w:sz w:val="24"/>
                <w:szCs w:val="24"/>
              </w:rPr>
              <w:t>agree</w:t>
            </w:r>
          </w:p>
        </w:tc>
      </w:tr>
      <w:tr w:rsidR="001D2409" w:rsidRPr="00ED49FC" w14:paraId="7422D4E6" w14:textId="77777777" w:rsidTr="00C450DF">
        <w:trPr>
          <w:trHeight w:val="586"/>
        </w:trPr>
        <w:tc>
          <w:tcPr>
            <w:tcW w:w="30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EDC563A" w14:textId="63E252B8" w:rsidR="001D2409" w:rsidRPr="00ED49FC" w:rsidRDefault="001D2409" w:rsidP="00C450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Referral to a psychiatrist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5E4A4B9" w14:textId="20BE0CE1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3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9002C8" w14:textId="3600D60D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0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C787A0" w14:textId="5920810B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BAADE36" w14:textId="4F037868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3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1BBCB2" w14:textId="532F1FD2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1D2409" w:rsidRPr="00ED49FC" w14:paraId="02A43BB7" w14:textId="77777777" w:rsidTr="00C450DF">
        <w:trPr>
          <w:trHeight w:val="586"/>
        </w:trPr>
        <w:tc>
          <w:tcPr>
            <w:tcW w:w="30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4E6C65" w14:textId="35431F9A" w:rsidR="001D2409" w:rsidRPr="00ED49FC" w:rsidRDefault="001D2409" w:rsidP="00C450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Write an order for diagnostic tests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A14DD0" w14:textId="4F9731FC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3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532E66D" w14:textId="766568BC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0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CBEB079" w14:textId="2B6FEC7C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A84F9BB" w14:textId="7FD01202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3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A6D6AB9" w14:textId="6C4FC312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1D2409" w:rsidRPr="00ED49FC" w14:paraId="64624DDD" w14:textId="77777777" w:rsidTr="00C450DF">
        <w:trPr>
          <w:trHeight w:val="586"/>
        </w:trPr>
        <w:tc>
          <w:tcPr>
            <w:tcW w:w="30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1937C4C" w14:textId="15542B09" w:rsidR="001D2409" w:rsidRPr="00ED49FC" w:rsidRDefault="001D2409" w:rsidP="00C450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Referral to a psychologist/psychotherapist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145EE1" w14:textId="67937413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3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288C478" w14:textId="1ED8D9BE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0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E5E431" w14:textId="00260387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5701945" w14:textId="4D61F9AE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3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8865471" w14:textId="42B4656C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1D2409" w:rsidRPr="00ED49FC" w14:paraId="3186A01C" w14:textId="77777777" w:rsidTr="00C450DF">
        <w:trPr>
          <w:trHeight w:val="586"/>
        </w:trPr>
        <w:tc>
          <w:tcPr>
            <w:tcW w:w="30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A51F6D2" w14:textId="783B55D5" w:rsidR="001D2409" w:rsidRPr="00ED49FC" w:rsidRDefault="001D2409" w:rsidP="00C450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Referral to a physiotherapist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576A078" w14:textId="3ACD90AD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3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2F6EEB0" w14:textId="7B342080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0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62FC0A2" w14:textId="19CFBEAC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0FDF9DE" w14:textId="51D27CD0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3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A678C85" w14:textId="130B1779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1D2409" w:rsidRPr="00ED49FC" w14:paraId="0B9BECBC" w14:textId="77777777" w:rsidTr="00C450DF">
        <w:trPr>
          <w:trHeight w:val="414"/>
        </w:trPr>
        <w:tc>
          <w:tcPr>
            <w:tcW w:w="30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4B92B31" w14:textId="1C020659" w:rsidR="001D2409" w:rsidRPr="00ED49FC" w:rsidRDefault="001D2409" w:rsidP="00C450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Write a drug prescription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EBAA230" w14:textId="02BFE0C9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3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8ECC56E" w14:textId="161F37D1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0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E5EFD6E" w14:textId="46AD1AA1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D2D312B" w14:textId="79E36AD3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3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9C3E7AF" w14:textId="248626C7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  <w:tr w:rsidR="001D2409" w:rsidRPr="00ED49FC" w14:paraId="746C2F9D" w14:textId="77777777" w:rsidTr="00C450DF">
        <w:trPr>
          <w:trHeight w:val="586"/>
        </w:trPr>
        <w:tc>
          <w:tcPr>
            <w:tcW w:w="30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D598B3" w14:textId="258D5D56" w:rsidR="001D2409" w:rsidRPr="00ED49FC" w:rsidRDefault="001D2409" w:rsidP="00C450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Wait to see how symptoms develop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84FF1E7" w14:textId="0253881A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3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0013E5" w14:textId="5998FFA5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0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407FE07" w14:textId="5D94519B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2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1A9111C" w14:textId="1E0B9109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  <w:tc>
          <w:tcPr>
            <w:tcW w:w="13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022C59" w14:textId="3CC7C50F" w:rsidR="001D2409" w:rsidRPr="00ED49FC" w:rsidRDefault="001D2409" w:rsidP="00C450D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Segoe UI Symbol" w:hAnsi="Segoe UI Symbol" w:cs="Segoe UI Symbol"/>
                <w:sz w:val="24"/>
                <w:szCs w:val="24"/>
                <w:lang w:val="it-IT"/>
              </w:rPr>
              <w:t>☐</w:t>
            </w:r>
          </w:p>
        </w:tc>
      </w:tr>
    </w:tbl>
    <w:p w14:paraId="756B9FB4" w14:textId="77777777" w:rsidR="00567CDF" w:rsidRPr="00ED49FC" w:rsidRDefault="00567CDF" w:rsidP="00567CDF">
      <w:pPr>
        <w:rPr>
          <w:rFonts w:ascii="Times New Roman" w:hAnsi="Times New Roman" w:cs="Times New Roman"/>
          <w:sz w:val="24"/>
          <w:szCs w:val="24"/>
        </w:rPr>
      </w:pPr>
    </w:p>
    <w:p w14:paraId="49627A4F" w14:textId="77777777" w:rsidR="00567CDF" w:rsidRPr="00ED49FC" w:rsidRDefault="00567CDF" w:rsidP="00567CDF">
      <w:pPr>
        <w:rPr>
          <w:rFonts w:ascii="Times New Roman" w:hAnsi="Times New Roman" w:cs="Times New Roman"/>
          <w:sz w:val="24"/>
          <w:szCs w:val="24"/>
        </w:rPr>
      </w:pPr>
      <w:r w:rsidRPr="00ED49FC">
        <w:rPr>
          <w:rFonts w:ascii="Times New Roman" w:hAnsi="Times New Roman" w:cs="Times New Roman"/>
          <w:b/>
          <w:sz w:val="24"/>
          <w:szCs w:val="24"/>
        </w:rPr>
        <w:t xml:space="preserve">13. </w:t>
      </w:r>
      <w:r w:rsidRPr="00ED49FC">
        <w:rPr>
          <w:rFonts w:ascii="Times New Roman" w:hAnsi="Times New Roman" w:cs="Times New Roman"/>
          <w:b/>
          <w:bCs/>
          <w:sz w:val="24"/>
          <w:szCs w:val="24"/>
        </w:rPr>
        <w:t xml:space="preserve">What is your level of satisfaction in managing a patient presenting with non-organic neurological symptoms? </w:t>
      </w:r>
      <w:r w:rsidRPr="00ED49FC">
        <w:rPr>
          <w:rFonts w:ascii="Times New Roman" w:hAnsi="Times New Roman" w:cs="Times New Roman"/>
          <w:sz w:val="24"/>
          <w:szCs w:val="24"/>
        </w:rPr>
        <w:t>[Select a number from 0 (no satisfaction) to 10 (high satisfaction)]</w:t>
      </w:r>
    </w:p>
    <w:p w14:paraId="1229EFDA" w14:textId="78D074F2" w:rsidR="00567CDF" w:rsidRPr="00ED49FC" w:rsidRDefault="00567CDF" w:rsidP="00567CDF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Mkatabulky"/>
        <w:tblW w:w="9072" w:type="dxa"/>
        <w:tblInd w:w="53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50"/>
        <w:gridCol w:w="677"/>
        <w:gridCol w:w="678"/>
        <w:gridCol w:w="680"/>
        <w:gridCol w:w="680"/>
        <w:gridCol w:w="680"/>
        <w:gridCol w:w="680"/>
        <w:gridCol w:w="680"/>
        <w:gridCol w:w="555"/>
        <w:gridCol w:w="549"/>
        <w:gridCol w:w="1563"/>
      </w:tblGrid>
      <w:tr w:rsidR="00567CDF" w:rsidRPr="00ED49FC" w14:paraId="4F5E97D4" w14:textId="77777777" w:rsidTr="0063663C">
        <w:tc>
          <w:tcPr>
            <w:tcW w:w="1650" w:type="dxa"/>
          </w:tcPr>
          <w:p w14:paraId="6DE34AD8" w14:textId="2C9696C7" w:rsidR="00567CDF" w:rsidRPr="00ED49FC" w:rsidRDefault="00322B4D" w:rsidP="0063663C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No satisfaction</w:t>
            </w:r>
          </w:p>
        </w:tc>
        <w:tc>
          <w:tcPr>
            <w:tcW w:w="5859" w:type="dxa"/>
            <w:gridSpan w:val="9"/>
          </w:tcPr>
          <w:p w14:paraId="43BB39B4" w14:textId="77777777" w:rsidR="00567CDF" w:rsidRPr="00ED49FC" w:rsidRDefault="00567CDF" w:rsidP="0063663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63" w:type="dxa"/>
          </w:tcPr>
          <w:p w14:paraId="00A18456" w14:textId="2E0791B6" w:rsidR="00567CDF" w:rsidRPr="00ED49FC" w:rsidRDefault="00322B4D" w:rsidP="0063663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High satisfaction</w:t>
            </w:r>
          </w:p>
        </w:tc>
      </w:tr>
      <w:tr w:rsidR="00567CDF" w:rsidRPr="00ED49FC" w14:paraId="3D6D4CC9" w14:textId="77777777" w:rsidTr="0063663C">
        <w:tc>
          <w:tcPr>
            <w:tcW w:w="1650" w:type="dxa"/>
          </w:tcPr>
          <w:p w14:paraId="7AF38FE2" w14:textId="77777777" w:rsidR="00567CDF" w:rsidRPr="00ED49FC" w:rsidRDefault="00567CDF" w:rsidP="0063663C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77" w:type="dxa"/>
          </w:tcPr>
          <w:p w14:paraId="6CE3BDAC" w14:textId="77777777" w:rsidR="00567CDF" w:rsidRPr="00ED49FC" w:rsidRDefault="00567CDF" w:rsidP="0063663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78" w:type="dxa"/>
          </w:tcPr>
          <w:p w14:paraId="77F050F7" w14:textId="77777777" w:rsidR="00567CDF" w:rsidRPr="00ED49FC" w:rsidRDefault="00567CDF" w:rsidP="0063663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80" w:type="dxa"/>
          </w:tcPr>
          <w:p w14:paraId="595EF9B5" w14:textId="77777777" w:rsidR="00567CDF" w:rsidRPr="00ED49FC" w:rsidRDefault="00567CDF" w:rsidP="0063663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80" w:type="dxa"/>
          </w:tcPr>
          <w:p w14:paraId="2B9E76D6" w14:textId="77777777" w:rsidR="00567CDF" w:rsidRPr="00ED49FC" w:rsidRDefault="00567CDF" w:rsidP="0063663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80" w:type="dxa"/>
          </w:tcPr>
          <w:p w14:paraId="7941C0A9" w14:textId="77777777" w:rsidR="00567CDF" w:rsidRPr="00ED49FC" w:rsidRDefault="00567CDF" w:rsidP="0063663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80" w:type="dxa"/>
          </w:tcPr>
          <w:p w14:paraId="6A891A30" w14:textId="77777777" w:rsidR="00567CDF" w:rsidRPr="00ED49FC" w:rsidRDefault="00567CDF" w:rsidP="0063663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680" w:type="dxa"/>
          </w:tcPr>
          <w:p w14:paraId="28BE9AF3" w14:textId="77777777" w:rsidR="00567CDF" w:rsidRPr="00ED49FC" w:rsidRDefault="00567CDF" w:rsidP="0063663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55" w:type="dxa"/>
          </w:tcPr>
          <w:p w14:paraId="334B2B41" w14:textId="77777777" w:rsidR="00567CDF" w:rsidRPr="00ED49FC" w:rsidRDefault="00567CDF" w:rsidP="0063663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49" w:type="dxa"/>
          </w:tcPr>
          <w:p w14:paraId="65C72152" w14:textId="77777777" w:rsidR="00567CDF" w:rsidRPr="00ED49FC" w:rsidRDefault="00567CDF" w:rsidP="0063663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563" w:type="dxa"/>
          </w:tcPr>
          <w:p w14:paraId="23563649" w14:textId="77777777" w:rsidR="00567CDF" w:rsidRPr="00ED49FC" w:rsidRDefault="00567CDF" w:rsidP="0063663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D49FC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</w:tbl>
    <w:p w14:paraId="4BD0F49B" w14:textId="77777777" w:rsidR="00567CDF" w:rsidRPr="00ED49FC" w:rsidRDefault="00567CDF" w:rsidP="00FF757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04E200E" w14:textId="43E895B5" w:rsidR="00FF7574" w:rsidRPr="00ED49FC" w:rsidRDefault="00124D61" w:rsidP="00FF757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ED49FC">
        <w:rPr>
          <w:rFonts w:ascii="Times New Roman" w:hAnsi="Times New Roman" w:cs="Times New Roman"/>
          <w:b/>
          <w:bCs/>
          <w:sz w:val="24"/>
          <w:szCs w:val="24"/>
        </w:rPr>
        <w:t xml:space="preserve">14. </w:t>
      </w:r>
      <w:r w:rsidR="00FF7574" w:rsidRPr="00ED49FC">
        <w:rPr>
          <w:rFonts w:ascii="Times New Roman" w:hAnsi="Times New Roman" w:cs="Times New Roman"/>
          <w:b/>
          <w:bCs/>
          <w:sz w:val="24"/>
          <w:szCs w:val="24"/>
        </w:rPr>
        <w:t>What is the neurologist’s role in the management of patients with non-organic neurological disorders? [You can indicate more than one answer]</w:t>
      </w:r>
    </w:p>
    <w:p w14:paraId="70308B21" w14:textId="604B5F73" w:rsidR="00FF7574" w:rsidRPr="00ED49FC" w:rsidRDefault="00CE2FB7" w:rsidP="00FF7574">
      <w:pPr>
        <w:rPr>
          <w:rFonts w:ascii="Times New Roman" w:hAnsi="Times New Roman" w:cs="Times New Roman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sz w:val="24"/>
          <w:szCs w:val="24"/>
        </w:rPr>
        <w:t>Make a diagnosis and personally follow-up the patient</w:t>
      </w:r>
    </w:p>
    <w:p w14:paraId="11566D39" w14:textId="0FCB1CB1" w:rsidR="00FF7574" w:rsidRPr="00ED49FC" w:rsidRDefault="00CE2FB7" w:rsidP="00FF7574">
      <w:pPr>
        <w:rPr>
          <w:rFonts w:ascii="Times New Roman" w:hAnsi="Times New Roman" w:cs="Times New Roman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sz w:val="24"/>
          <w:szCs w:val="24"/>
        </w:rPr>
        <w:t>Make a diagnosis and recommend appropriate treatment</w:t>
      </w:r>
    </w:p>
    <w:p w14:paraId="3BA8DD7A" w14:textId="0972900E" w:rsidR="00FF7574" w:rsidRPr="00ED49FC" w:rsidRDefault="00CE2FB7" w:rsidP="00FF7574">
      <w:pPr>
        <w:rPr>
          <w:rFonts w:ascii="Times New Roman" w:hAnsi="Times New Roman" w:cs="Times New Roman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lastRenderedPageBreak/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sz w:val="24"/>
          <w:szCs w:val="24"/>
        </w:rPr>
        <w:t>Refer the patient to a specialist for the condition</w:t>
      </w:r>
    </w:p>
    <w:p w14:paraId="58456CE2" w14:textId="10839832" w:rsidR="00FF7574" w:rsidRPr="00ED49FC" w:rsidRDefault="00CE2FB7" w:rsidP="00FF7574">
      <w:pPr>
        <w:rPr>
          <w:rFonts w:ascii="Times New Roman" w:hAnsi="Times New Roman" w:cs="Times New Roman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sz w:val="24"/>
          <w:szCs w:val="24"/>
        </w:rPr>
        <w:t>Follow-up treatment together with other specialists (e.g., psychiatrist, physiotherapist, psychotherapist)</w:t>
      </w:r>
    </w:p>
    <w:p w14:paraId="7A6EF297" w14:textId="415474E5" w:rsidR="00FF7574" w:rsidRPr="00ED49FC" w:rsidRDefault="00CE2FB7" w:rsidP="00FF7574">
      <w:pPr>
        <w:rPr>
          <w:rFonts w:ascii="Times New Roman" w:hAnsi="Times New Roman" w:cs="Times New Roman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sz w:val="24"/>
          <w:szCs w:val="24"/>
        </w:rPr>
        <w:t>Provide for education of the patient and family members</w:t>
      </w:r>
    </w:p>
    <w:p w14:paraId="1CD3D38E" w14:textId="036A56C3" w:rsidR="00124D61" w:rsidRPr="00ED49FC" w:rsidRDefault="00322B4D" w:rsidP="00C450DF">
      <w:pPr>
        <w:rPr>
          <w:rFonts w:ascii="Times New Roman" w:hAnsi="Times New Roman" w:cs="Times New Roman"/>
          <w:sz w:val="24"/>
          <w:szCs w:val="24"/>
        </w:rPr>
      </w:pPr>
      <w:r w:rsidRPr="00ED49FC">
        <w:rPr>
          <w:rFonts w:ascii="Segoe UI Symbol" w:hAnsi="Segoe UI Symbol" w:cs="Segoe UI Symbol"/>
          <w:sz w:val="24"/>
          <w:szCs w:val="24"/>
        </w:rPr>
        <w:t>☐</w:t>
      </w:r>
      <w:r w:rsidRPr="00ED49FC">
        <w:rPr>
          <w:rFonts w:ascii="Times New Roman" w:hAnsi="Times New Roman" w:cs="Times New Roman"/>
          <w:sz w:val="24"/>
          <w:szCs w:val="24"/>
        </w:rPr>
        <w:t xml:space="preserve"> </w:t>
      </w:r>
      <w:r w:rsidR="00FF7574" w:rsidRPr="00ED49FC">
        <w:rPr>
          <w:rFonts w:ascii="Times New Roman" w:hAnsi="Times New Roman" w:cs="Times New Roman"/>
          <w:sz w:val="24"/>
          <w:szCs w:val="24"/>
        </w:rPr>
        <w:t>Other (specify)</w:t>
      </w:r>
    </w:p>
    <w:p w14:paraId="218F29CB" w14:textId="77777777" w:rsidR="00EE714D" w:rsidRPr="00ED49FC" w:rsidRDefault="00EE714D" w:rsidP="00C450DF">
      <w:pPr>
        <w:rPr>
          <w:rFonts w:ascii="Times New Roman" w:hAnsi="Times New Roman" w:cs="Times New Roman"/>
          <w:sz w:val="24"/>
          <w:szCs w:val="24"/>
        </w:rPr>
      </w:pPr>
    </w:p>
    <w:sectPr w:rsidR="00EE714D" w:rsidRPr="00ED49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775C4"/>
    <w:rsid w:val="0001153F"/>
    <w:rsid w:val="0003422F"/>
    <w:rsid w:val="00066C41"/>
    <w:rsid w:val="00087149"/>
    <w:rsid w:val="00096A8F"/>
    <w:rsid w:val="000D4DB8"/>
    <w:rsid w:val="001060FA"/>
    <w:rsid w:val="00124D61"/>
    <w:rsid w:val="001D2409"/>
    <w:rsid w:val="001F3544"/>
    <w:rsid w:val="00204441"/>
    <w:rsid w:val="00212C7F"/>
    <w:rsid w:val="00216F8E"/>
    <w:rsid w:val="00292B41"/>
    <w:rsid w:val="002F49B2"/>
    <w:rsid w:val="00322B4D"/>
    <w:rsid w:val="00401E0B"/>
    <w:rsid w:val="004153D0"/>
    <w:rsid w:val="004C4F16"/>
    <w:rsid w:val="00522CDE"/>
    <w:rsid w:val="00567CDF"/>
    <w:rsid w:val="005C333B"/>
    <w:rsid w:val="00617CA9"/>
    <w:rsid w:val="0063663C"/>
    <w:rsid w:val="00636DDF"/>
    <w:rsid w:val="00660200"/>
    <w:rsid w:val="00666D89"/>
    <w:rsid w:val="00697D58"/>
    <w:rsid w:val="006D4413"/>
    <w:rsid w:val="006D4E65"/>
    <w:rsid w:val="006D5AF4"/>
    <w:rsid w:val="007F17E0"/>
    <w:rsid w:val="008619CF"/>
    <w:rsid w:val="00926F68"/>
    <w:rsid w:val="0093392B"/>
    <w:rsid w:val="009C76D0"/>
    <w:rsid w:val="009F4B1D"/>
    <w:rsid w:val="00A538D9"/>
    <w:rsid w:val="00AE480B"/>
    <w:rsid w:val="00AE5DF7"/>
    <w:rsid w:val="00B42FA4"/>
    <w:rsid w:val="00BC5B0A"/>
    <w:rsid w:val="00BF6124"/>
    <w:rsid w:val="00C04C17"/>
    <w:rsid w:val="00C253A7"/>
    <w:rsid w:val="00C450DF"/>
    <w:rsid w:val="00C65843"/>
    <w:rsid w:val="00CA6C41"/>
    <w:rsid w:val="00CE2FB7"/>
    <w:rsid w:val="00CF7482"/>
    <w:rsid w:val="00D21D61"/>
    <w:rsid w:val="00D775C4"/>
    <w:rsid w:val="00D81BB2"/>
    <w:rsid w:val="00D84983"/>
    <w:rsid w:val="00E672C6"/>
    <w:rsid w:val="00ED49FC"/>
    <w:rsid w:val="00EE49E4"/>
    <w:rsid w:val="00EE714D"/>
    <w:rsid w:val="00F32A77"/>
    <w:rsid w:val="00F41053"/>
    <w:rsid w:val="00F516B4"/>
    <w:rsid w:val="00F5663B"/>
    <w:rsid w:val="00FF5147"/>
    <w:rsid w:val="00FF7574"/>
    <w:rsid w:val="00FF7F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7A3E061"/>
  <w15:chartTrackingRefBased/>
  <w15:docId w15:val="{ABF00B72-D089-421C-9BD6-5BEB58D969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  <w:rsid w:val="00D775C4"/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table" w:styleId="Mkatabulky">
    <w:name w:val="Table Grid"/>
    <w:basedOn w:val="Normlntabulka"/>
    <w:rsid w:val="00D775C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lnweb">
    <w:name w:val="Normal (Web)"/>
    <w:basedOn w:val="Normln"/>
    <w:uiPriority w:val="99"/>
    <w:unhideWhenUsed/>
    <w:rsid w:val="00D775C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paragraph" w:customStyle="1" w:styleId="paragraph">
    <w:name w:val="paragraph"/>
    <w:basedOn w:val="Normln"/>
    <w:rsid w:val="00FF757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t-IT" w:eastAsia="it-IT"/>
    </w:rPr>
  </w:style>
  <w:style w:type="character" w:customStyle="1" w:styleId="normaltextrun">
    <w:name w:val="normaltextrun"/>
    <w:basedOn w:val="Standardnpsmoodstavce"/>
    <w:rsid w:val="00FF7574"/>
  </w:style>
  <w:style w:type="character" w:customStyle="1" w:styleId="apple-converted-space">
    <w:name w:val="apple-converted-space"/>
    <w:basedOn w:val="Standardnpsmoodstavce"/>
    <w:rsid w:val="00FF7574"/>
  </w:style>
  <w:style w:type="character" w:customStyle="1" w:styleId="eop">
    <w:name w:val="eop"/>
    <w:basedOn w:val="Standardnpsmoodstavce"/>
    <w:rsid w:val="00FF7574"/>
  </w:style>
  <w:style w:type="character" w:styleId="Odkaznakoment">
    <w:name w:val="annotation reference"/>
    <w:basedOn w:val="Standardnpsmoodstavce"/>
    <w:uiPriority w:val="99"/>
    <w:semiHidden/>
    <w:unhideWhenUsed/>
    <w:rsid w:val="00FF7574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FF7574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FF7574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FF7574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FF7574"/>
    <w:rPr>
      <w:b/>
      <w:bCs/>
      <w:sz w:val="20"/>
      <w:szCs w:val="20"/>
    </w:rPr>
  </w:style>
  <w:style w:type="paragraph" w:styleId="Revize">
    <w:name w:val="Revision"/>
    <w:hidden/>
    <w:uiPriority w:val="99"/>
    <w:semiHidden/>
    <w:rsid w:val="00FF7574"/>
    <w:pPr>
      <w:spacing w:after="0" w:line="240" w:lineRule="auto"/>
    </w:pPr>
  </w:style>
  <w:style w:type="paragraph" w:styleId="Odstavecseseznamem">
    <w:name w:val="List Paragraph"/>
    <w:basedOn w:val="Normln"/>
    <w:uiPriority w:val="34"/>
    <w:qFormat/>
    <w:rsid w:val="00567CDF"/>
    <w:pPr>
      <w:spacing w:after="0" w:line="240" w:lineRule="auto"/>
      <w:ind w:left="720"/>
      <w:contextualSpacing/>
    </w:pPr>
    <w:rPr>
      <w:rFonts w:eastAsiaTheme="minorEastAsia"/>
      <w:sz w:val="24"/>
      <w:szCs w:val="24"/>
      <w:lang w:val="it-IT" w:eastAsia="it-IT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63663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63663C"/>
    <w:rPr>
      <w:rFonts w:ascii="Segoe UI" w:hAnsi="Segoe UI" w:cs="Segoe UI"/>
      <w:sz w:val="18"/>
      <w:szCs w:val="18"/>
    </w:rPr>
  </w:style>
  <w:style w:type="character" w:styleId="Zdraznn">
    <w:name w:val="Emphasis"/>
    <w:basedOn w:val="Standardnpsmoodstavce"/>
    <w:uiPriority w:val="20"/>
    <w:qFormat/>
    <w:rsid w:val="00EE49E4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3177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92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8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6698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153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933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097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58C4A3C-5635-46CF-81B8-F32B83BA7A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5</Pages>
  <Words>612</Words>
  <Characters>3612</Characters>
  <Application>Microsoft Office Word</Application>
  <DocSecurity>0</DocSecurity>
  <Lines>30</Lines>
  <Paragraphs>8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gela Marotta</dc:creator>
  <cp:keywords/>
  <dc:description/>
  <cp:lastModifiedBy>Serranová Tereza, doc. MUDr. Ph.D.</cp:lastModifiedBy>
  <cp:revision>8</cp:revision>
  <dcterms:created xsi:type="dcterms:W3CDTF">2021-10-05T11:07:00Z</dcterms:created>
  <dcterms:modified xsi:type="dcterms:W3CDTF">2023-11-26T22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2063cd7f-2d21-486a-9f29-9c1683fdd175_Enabled">
    <vt:lpwstr>true</vt:lpwstr>
  </property>
  <property fmtid="{D5CDD505-2E9C-101B-9397-08002B2CF9AE}" pid="3" name="MSIP_Label_2063cd7f-2d21-486a-9f29-9c1683fdd175_SetDate">
    <vt:lpwstr>2023-10-04T20:47:28Z</vt:lpwstr>
  </property>
  <property fmtid="{D5CDD505-2E9C-101B-9397-08002B2CF9AE}" pid="4" name="MSIP_Label_2063cd7f-2d21-486a-9f29-9c1683fdd175_Method">
    <vt:lpwstr>Standard</vt:lpwstr>
  </property>
  <property fmtid="{D5CDD505-2E9C-101B-9397-08002B2CF9AE}" pid="5" name="MSIP_Label_2063cd7f-2d21-486a-9f29-9c1683fdd175_Name">
    <vt:lpwstr>2063cd7f-2d21-486a-9f29-9c1683fdd175</vt:lpwstr>
  </property>
  <property fmtid="{D5CDD505-2E9C-101B-9397-08002B2CF9AE}" pid="6" name="MSIP_Label_2063cd7f-2d21-486a-9f29-9c1683fdd175_SiteId">
    <vt:lpwstr>0f277086-d4e0-4971-bc1a-bbc5df0eb246</vt:lpwstr>
  </property>
  <property fmtid="{D5CDD505-2E9C-101B-9397-08002B2CF9AE}" pid="7" name="MSIP_Label_2063cd7f-2d21-486a-9f29-9c1683fdd175_ActionId">
    <vt:lpwstr>4e8d7e75-2440-4833-b566-749ebdfc8c96</vt:lpwstr>
  </property>
  <property fmtid="{D5CDD505-2E9C-101B-9397-08002B2CF9AE}" pid="8" name="MSIP_Label_2063cd7f-2d21-486a-9f29-9c1683fdd175_ContentBits">
    <vt:lpwstr>0</vt:lpwstr>
  </property>
</Properties>
</file>